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641FAA"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641FAA"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w:t>
      </w:r>
      <w:r w:rsidR="00B7258C">
        <w:rPr>
          <w:rFonts w:ascii="Times New Roman" w:hAnsi="Times New Roman" w:cs="Times New Roman"/>
          <w:sz w:val="24"/>
          <w:szCs w:val="24"/>
        </w:rPr>
        <w:lastRenderedPageBreak/>
        <w:t xml:space="preserve">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r w:rsidR="005161DF">
        <w:rPr>
          <w:rFonts w:ascii="Times New Roman" w:hAnsi="Times New Roman" w:cs="Times New Roman"/>
          <w:sz w:val="24"/>
          <w:szCs w:val="24"/>
        </w:rPr>
        <w:lastRenderedPageBreak/>
        <w:t>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w:t>
      </w:r>
      <w:r w:rsidR="00B819A3">
        <w:rPr>
          <w:rFonts w:ascii="Times New Roman" w:hAnsi="Times New Roman" w:cs="Times New Roman"/>
          <w:sz w:val="24"/>
          <w:szCs w:val="24"/>
        </w:rPr>
        <w:lastRenderedPageBreak/>
        <w:t>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w:t>
      </w:r>
      <w:r w:rsidR="00FD1DE9">
        <w:rPr>
          <w:rFonts w:ascii="Times New Roman" w:hAnsi="Times New Roman" w:cs="Times New Roman"/>
          <w:sz w:val="24"/>
          <w:szCs w:val="24"/>
        </w:rPr>
        <w:lastRenderedPageBreak/>
        <w:t>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641FA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641FA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w:t>
      </w:r>
      <w:r w:rsidR="00AA3DF9">
        <w:rPr>
          <w:rFonts w:ascii="Times New Roman" w:hAnsi="Times New Roman" w:cs="Times New Roman"/>
          <w:sz w:val="24"/>
          <w:szCs w:val="24"/>
        </w:rPr>
        <w:lastRenderedPageBreak/>
        <w:t xml:space="preserve">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641FAA"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68CB9089" w:rsidR="0037281B" w:rsidRPr="00764BA4" w:rsidRDefault="00641FAA"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lastRenderedPageBreak/>
        <w:t>Tabel 3.7</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 xml:space="preserve">Tabel 3.8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41FA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41FA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41FA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41FAA"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641FA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641FA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641FA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641FA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641FA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641FA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641FA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641FA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w:t>
      </w:r>
      <w:r w:rsidR="009D468D">
        <w:rPr>
          <w:rFonts w:ascii="Times New Roman" w:hAnsi="Times New Roman" w:cs="Times New Roman"/>
          <w:sz w:val="24"/>
          <w:szCs w:val="24"/>
        </w:rPr>
        <w:lastRenderedPageBreak/>
        <w:t xml:space="preserve">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641FA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641FA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641FA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halac&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641FA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sementara yang sudah dibuat</w:t>
      </w:r>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untuk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641FA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untuk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641FA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tree dengan node thalac&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641FA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r w:rsidRPr="004823B9">
        <w:rPr>
          <w:rFonts w:ascii="Times New Roman" w:eastAsiaTheme="minorEastAsia" w:hAnsi="Times New Roman" w:cs="Times New Roman"/>
          <w:i/>
          <w:iCs/>
        </w:rPr>
        <w:t>hasil tree pertama yang dibuat</w:t>
      </w:r>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D5851">
        <w:rPr>
          <w:rFonts w:ascii="Times New Roman" w:eastAsiaTheme="minorEastAsia" w:hAnsi="Times New Roman" w:cs="Times New Roman"/>
          <w:sz w:val="24"/>
          <w:szCs w:val="24"/>
        </w:rPr>
        <w:lastRenderedPageBreak/>
        <w:t>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641FA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641FA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41F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41F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41F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41F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641FA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41FA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41FA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41FA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641F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41F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41F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41F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41F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r w:rsidRPr="00EF1A17">
        <w:rPr>
          <w:rFonts w:ascii="Times New Roman" w:eastAsiaTheme="minorEastAsia" w:hAnsi="Times New Roman" w:cs="Times New Roman"/>
          <w:b/>
          <w:bCs/>
        </w:rPr>
        <w:t>Tabel 3.9</w:t>
      </w:r>
      <w:r w:rsidRPr="00EF1A17">
        <w:rPr>
          <w:rFonts w:ascii="Times New Roman" w:eastAsiaTheme="minorEastAsia" w:hAnsi="Times New Roman" w:cs="Times New Roman"/>
          <w:i/>
          <w:iCs/>
        </w:rPr>
        <w:t xml:space="preserve"> tabel data terbaru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0891A613" w14:textId="13F33EA5" w:rsidR="00343575" w:rsidRPr="006F6F8F" w:rsidRDefault="00641FAA"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kedua</w:t>
      </w:r>
      <w:r w:rsidRPr="00550217">
        <w:rPr>
          <w:rFonts w:ascii="Times New Roman" w:eastAsiaTheme="minorEastAsia" w:hAnsi="Times New Roman" w:cs="Times New Roman"/>
          <w:i/>
          <w:iCs/>
        </w:rPr>
        <w:t xml:space="preserve"> untuk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641FA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kedua untuk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641FA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kedua untuk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641FA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641FA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641FA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641FA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641FA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kedua untuk node thalac&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641FA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641FA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641FA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641FA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641FA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kedua untuk node thalac&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641FA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641FA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641FA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641FA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641FA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kedua untuk node thalac&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641FA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kedua untuk node thalac&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641FA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641FA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641FA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641FA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hasil tree kedua sementara</w:t>
      </w:r>
      <w:r w:rsidR="00447E2E">
        <w:rPr>
          <w:rFonts w:ascii="Times New Roman" w:eastAsiaTheme="minorEastAsia" w:hAnsi="Times New Roman" w:cs="Times New Roman"/>
          <w:i/>
          <w:iCs/>
        </w:rPr>
        <w:t xml:space="preserve"> yang terbentuk</w:t>
      </w:r>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641FA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41FA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641FA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kedua untuk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641FA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641FA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641FA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641FA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kedua untuk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641FA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641FA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641FA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641FA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kedua untuk node thalac&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641FA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641FA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641FA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641FA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kedua untuk node thalac&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641FA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641FA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641FA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641FA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hasil tree kedua</w:t>
      </w:r>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641FAA"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41F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41F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41F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41F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41F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kedua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641FA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41F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41F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41F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41F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12A8F2B1" w14:textId="0AC8F279" w:rsidR="0057195E" w:rsidRPr="00995EF6" w:rsidRDefault="0057195E" w:rsidP="0057195E">
      <w:pPr>
        <w:spacing w:after="0" w:line="276" w:lineRule="auto"/>
        <w:ind w:left="720"/>
        <w:jc w:val="center"/>
        <w:rPr>
          <w:rFonts w:ascii="Times New Roman" w:eastAsiaTheme="minorEastAsia" w:hAnsi="Times New Roman" w:cs="Times New Roman"/>
          <w:i/>
          <w:iCs/>
        </w:rPr>
      </w:pPr>
      <w:r w:rsidRPr="00995EF6">
        <w:rPr>
          <w:rFonts w:ascii="Times New Roman" w:eastAsiaTheme="minorEastAsia" w:hAnsi="Times New Roman" w:cs="Times New Roman"/>
          <w:b/>
          <w:bCs/>
        </w:rPr>
        <w:t>Tabel 3.10</w:t>
      </w:r>
      <w:r w:rsidRPr="00995EF6">
        <w:rPr>
          <w:rFonts w:ascii="Times New Roman" w:eastAsiaTheme="minorEastAsia" w:hAnsi="Times New Roman" w:cs="Times New Roman"/>
          <w:i/>
          <w:iCs/>
        </w:rPr>
        <w:t xml:space="preserve"> tabel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adalah sebagai beriku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Evaluasi</w:t>
      </w:r>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011F0DDB" w:rsidR="003E5825" w:rsidRPr="00976E01" w:rsidRDefault="003E5825" w:rsidP="003E5825">
      <w:pPr>
        <w:spacing w:after="0" w:line="276" w:lineRule="auto"/>
        <w:jc w:val="center"/>
        <w:rPr>
          <w:rFonts w:ascii="Times New Roman" w:hAnsi="Times New Roman" w:cs="Times New Roman"/>
        </w:rPr>
      </w:pPr>
      <w:r w:rsidRPr="00976E01">
        <w:rPr>
          <w:rFonts w:ascii="Times New Roman" w:hAnsi="Times New Roman" w:cs="Times New Roman"/>
          <w:b/>
          <w:bCs/>
        </w:rPr>
        <w:t>Tabel 3.11</w:t>
      </w:r>
      <w:r w:rsidRPr="00976E01">
        <w:rPr>
          <w:rFonts w:ascii="Times New Roman" w:hAnsi="Times New Roman" w:cs="Times New Roman"/>
          <w:i/>
          <w:iCs/>
        </w:rPr>
        <w:t xml:space="preserve"> hasil prediksi</w:t>
      </w:r>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adalah sebagai berikut.</w:t>
      </w:r>
    </w:p>
    <w:p w14:paraId="30793B04" w14:textId="08AF22D1" w:rsidR="0059466B" w:rsidRDefault="007E7B84"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D74F11" wp14:editId="41772BAC">
            <wp:extent cx="1656151" cy="1619990"/>
            <wp:effectExtent l="0" t="0" r="1270" b="0"/>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664040" cy="1627707"/>
                    </a:xfrm>
                    <a:prstGeom prst="rect">
                      <a:avLst/>
                    </a:prstGeom>
                  </pic:spPr>
                </pic:pic>
              </a:graphicData>
            </a:graphic>
          </wp:inline>
        </w:drawing>
      </w:r>
    </w:p>
    <w:p w14:paraId="61673768" w14:textId="1B447F23" w:rsidR="0059466B" w:rsidRDefault="0059466B" w:rsidP="0059466B">
      <w:pPr>
        <w:spacing w:after="0" w:line="276" w:lineRule="auto"/>
        <w:ind w:left="720"/>
        <w:jc w:val="center"/>
        <w:rPr>
          <w:rFonts w:ascii="Times New Roman" w:eastAsiaTheme="minorEastAsia" w:hAnsi="Times New Roman" w:cs="Times New Roman"/>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r w:rsidR="00C64094" w:rsidRPr="00C94E2E">
        <w:rPr>
          <w:rFonts w:ascii="Times New Roman" w:eastAsiaTheme="minorEastAsia" w:hAnsi="Times New Roman" w:cs="Times New Roman"/>
          <w:i/>
          <w:iCs/>
        </w:rPr>
        <w:t>evaluasi dengan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datasets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lastRenderedPageBreak/>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oses Desain</w:t>
      </w:r>
    </w:p>
    <w:p w14:paraId="0401E1DE" w14:textId="5BD250D6" w:rsidR="008D007A" w:rsidRP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Sistem</w:t>
      </w:r>
    </w:p>
    <w:p w14:paraId="0CCC75E7" w14:textId="52D733AC" w:rsidR="00F835EF" w:rsidRDefault="007C055A" w:rsidP="00D0653E">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E62899" wp14:editId="7C8FC800">
            <wp:extent cx="3276171" cy="2206651"/>
            <wp:effectExtent l="0" t="0" r="63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325224" cy="2239690"/>
                    </a:xfrm>
                    <a:prstGeom prst="rect">
                      <a:avLst/>
                    </a:prstGeom>
                  </pic:spPr>
                </pic:pic>
              </a:graphicData>
            </a:graphic>
          </wp:inline>
        </w:drawing>
      </w:r>
    </w:p>
    <w:p w14:paraId="6CC75E94" w14:textId="5BEE1CBA" w:rsidR="00D0653E" w:rsidRPr="00174445" w:rsidRDefault="00D0653E" w:rsidP="00D0653E">
      <w:pPr>
        <w:pStyle w:val="ListParagraph"/>
        <w:spacing w:after="0" w:line="276" w:lineRule="auto"/>
        <w:jc w:val="center"/>
        <w:rPr>
          <w:rFonts w:ascii="Times New Roman" w:hAnsi="Times New Roman" w:cs="Times New Roman"/>
        </w:rPr>
      </w:pPr>
      <w:r w:rsidRPr="00174445">
        <w:rPr>
          <w:rFonts w:ascii="Times New Roman" w:hAnsi="Times New Roman" w:cs="Times New Roman"/>
          <w:b/>
          <w:bCs/>
        </w:rPr>
        <w:t>Gambar 3.38</w:t>
      </w:r>
      <w:r w:rsidRPr="00174445">
        <w:rPr>
          <w:rFonts w:ascii="Times New Roman" w:hAnsi="Times New Roman" w:cs="Times New Roman"/>
          <w:i/>
          <w:iCs/>
        </w:rPr>
        <w:t xml:space="preserve"> model pengembangan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18B4F9A8" w14:textId="64C2A477" w:rsidR="00AB7B7A" w:rsidRDefault="00673979" w:rsidP="00AB7B7A">
      <w:pPr>
        <w:pStyle w:val="ListParagraph"/>
        <w:spacing w:after="0" w:line="276" w:lineRule="auto"/>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C591A" wp14:editId="0332B0BC">
            <wp:extent cx="2960610" cy="1594357"/>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985105" cy="1607548"/>
                    </a:xfrm>
                    <a:prstGeom prst="rect">
                      <a:avLst/>
                    </a:prstGeom>
                  </pic:spPr>
                </pic:pic>
              </a:graphicData>
            </a:graphic>
          </wp:inline>
        </w:drawing>
      </w:r>
    </w:p>
    <w:p w14:paraId="7DEBF43D" w14:textId="4EB3C104" w:rsidR="00AB7B7A" w:rsidRPr="00673979" w:rsidRDefault="00AB7B7A" w:rsidP="00AB7B7A">
      <w:pPr>
        <w:pStyle w:val="ListParagraph"/>
        <w:spacing w:after="0" w:line="276" w:lineRule="auto"/>
        <w:ind w:left="1080"/>
        <w:jc w:val="center"/>
        <w:rPr>
          <w:rFonts w:ascii="Times New Roman" w:hAnsi="Times New Roman" w:cs="Times New Roman"/>
        </w:rPr>
      </w:pPr>
      <w:r w:rsidRPr="00673979">
        <w:rPr>
          <w:rFonts w:ascii="Times New Roman" w:hAnsi="Times New Roman" w:cs="Times New Roman"/>
          <w:b/>
          <w:bCs/>
        </w:rPr>
        <w:t>Gambar 3.39</w:t>
      </w:r>
      <w:r w:rsidRPr="00673979">
        <w:rPr>
          <w:rFonts w:ascii="Times New Roman" w:hAnsi="Times New Roman" w:cs="Times New Roman"/>
          <w:i/>
          <w:iCs/>
        </w:rPr>
        <w:t xml:space="preserve"> arsitektur perangkat lunak</w:t>
      </w:r>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Proses</w:t>
      </w:r>
    </w:p>
    <w:p w14:paraId="2B346AFD" w14:textId="394EE980" w:rsidR="0081652F" w:rsidRDefault="00174D6B" w:rsidP="007E53AE">
      <w:pPr>
        <w:pStyle w:val="ListParagraph"/>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Flowchart proses sistem adalah sebagai berikut.</w:t>
      </w:r>
    </w:p>
    <w:p w14:paraId="2360AF97" w14:textId="00D24A8E" w:rsidR="00E87660" w:rsidRDefault="003D3312" w:rsidP="00E8766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2E289" wp14:editId="36F0B7CA">
            <wp:extent cx="1037681" cy="2749594"/>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043393" cy="2764728"/>
                    </a:xfrm>
                    <a:prstGeom prst="rect">
                      <a:avLst/>
                    </a:prstGeom>
                  </pic:spPr>
                </pic:pic>
              </a:graphicData>
            </a:graphic>
          </wp:inline>
        </w:drawing>
      </w:r>
    </w:p>
    <w:p w14:paraId="2952B101" w14:textId="144FEFDF" w:rsidR="00D824C7" w:rsidRPr="00FB46A6" w:rsidRDefault="00E87660" w:rsidP="00FB46A6">
      <w:pPr>
        <w:spacing w:after="0" w:line="276" w:lineRule="auto"/>
        <w:jc w:val="center"/>
        <w:rPr>
          <w:rFonts w:ascii="Times New Roman" w:hAnsi="Times New Roman" w:cs="Times New Roman"/>
        </w:rPr>
      </w:pPr>
      <w:r w:rsidRPr="003D3312">
        <w:rPr>
          <w:rFonts w:ascii="Times New Roman" w:hAnsi="Times New Roman" w:cs="Times New Roman"/>
          <w:b/>
          <w:bCs/>
        </w:rPr>
        <w:t>Gambar 3.40</w:t>
      </w:r>
      <w:r w:rsidRPr="003D3312">
        <w:rPr>
          <w:rFonts w:ascii="Times New Roman" w:hAnsi="Times New Roman" w:cs="Times New Roman"/>
          <w:i/>
          <w:iCs/>
        </w:rPr>
        <w:t xml:space="preserve"> flowchart sistem</w:t>
      </w: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73A05B07" w:rsidR="00F514B6" w:rsidRDefault="00354407"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DFD yang</w:t>
      </w:r>
      <w:r w:rsidR="00B741DD">
        <w:rPr>
          <w:rFonts w:ascii="Times New Roman" w:hAnsi="Times New Roman" w:cs="Times New Roman"/>
          <w:sz w:val="24"/>
          <w:szCs w:val="24"/>
        </w:rPr>
        <w:t>...</w:t>
      </w:r>
    </w:p>
    <w:p w14:paraId="69D10AA9" w14:textId="74F139B0"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653F00D5" w14:textId="36E5C150"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3.41</w:t>
      </w:r>
      <w:r w:rsidRPr="00001009">
        <w:rPr>
          <w:rFonts w:ascii="Times New Roman" w:hAnsi="Times New Roman" w:cs="Times New Roman"/>
          <w:i/>
          <w:iCs/>
        </w:rPr>
        <w:t xml:space="preserve"> dfd level 0</w:t>
      </w:r>
    </w:p>
    <w:p w14:paraId="2735E358" w14:textId="595F732B" w:rsidR="00B741DD" w:rsidRDefault="00B741DD" w:rsidP="00B741DD">
      <w:pPr>
        <w:spacing w:after="0" w:line="276" w:lineRule="auto"/>
        <w:ind w:left="720" w:firstLine="720"/>
        <w:jc w:val="center"/>
        <w:rPr>
          <w:rFonts w:ascii="Times New Roman" w:hAnsi="Times New Roman" w:cs="Times New Roman"/>
          <w:sz w:val="24"/>
          <w:szCs w:val="24"/>
        </w:rPr>
      </w:pPr>
    </w:p>
    <w:p w14:paraId="3DD22E69" w14:textId="77389965"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51619CFE" w14:textId="7C6607B7"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 3.42</w:t>
      </w:r>
      <w:r w:rsidRPr="00001009">
        <w:rPr>
          <w:rFonts w:ascii="Times New Roman" w:hAnsi="Times New Roman" w:cs="Times New Roman"/>
          <w:i/>
          <w:iCs/>
        </w:rPr>
        <w:t xml:space="preserve"> dfd level 1</w:t>
      </w:r>
    </w:p>
    <w:p w14:paraId="7142E5EC" w14:textId="2E7B850C" w:rsidR="00B741DD" w:rsidRDefault="00B741DD" w:rsidP="00B741DD">
      <w:pPr>
        <w:spacing w:after="0" w:line="276" w:lineRule="auto"/>
        <w:ind w:left="720" w:firstLine="720"/>
        <w:jc w:val="center"/>
        <w:rPr>
          <w:rFonts w:ascii="Times New Roman" w:hAnsi="Times New Roman" w:cs="Times New Roman"/>
          <w:sz w:val="24"/>
          <w:szCs w:val="24"/>
        </w:rPr>
      </w:pPr>
    </w:p>
    <w:p w14:paraId="53ABF001" w14:textId="0C89F34D"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23478F17" w14:textId="19E9AFC9"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 3.43</w:t>
      </w:r>
      <w:r w:rsidRPr="00001009">
        <w:rPr>
          <w:rFonts w:ascii="Times New Roman" w:hAnsi="Times New Roman" w:cs="Times New Roman"/>
          <w:i/>
          <w:iCs/>
        </w:rPr>
        <w:t xml:space="preserve"> dfd level 2</w:t>
      </w:r>
    </w:p>
    <w:p w14:paraId="35096CB0" w14:textId="459B7E65" w:rsidR="000A626F" w:rsidRDefault="000A626F" w:rsidP="00B741DD">
      <w:pPr>
        <w:spacing w:after="0" w:line="276" w:lineRule="auto"/>
        <w:ind w:left="720" w:firstLine="720"/>
        <w:jc w:val="center"/>
        <w:rPr>
          <w:rFonts w:ascii="Times New Roman" w:hAnsi="Times New Roman" w:cs="Times New Roman"/>
          <w:sz w:val="24"/>
          <w:szCs w:val="24"/>
        </w:rPr>
      </w:pPr>
    </w:p>
    <w:p w14:paraId="794CB617" w14:textId="473A7599" w:rsidR="000A626F" w:rsidRPr="000A626F" w:rsidRDefault="000A626F" w:rsidP="000A626F">
      <w:pPr>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Asasas </w:t>
      </w:r>
    </w:p>
    <w:p w14:paraId="73AD9312" w14:textId="1A706F47" w:rsidR="00871923" w:rsidRDefault="00390DB8" w:rsidP="00871923">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Antarmuka</w:t>
      </w:r>
    </w:p>
    <w:p w14:paraId="6669AE8A" w14:textId="276D592F" w:rsidR="00300310" w:rsidRPr="00300310" w:rsidRDefault="00641FAA" w:rsidP="006C2CEF">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p>
    <w:p w14:paraId="3C0D681D" w14:textId="2D89D0F8" w:rsidR="00871923" w:rsidRPr="00871923" w:rsidRDefault="00871923" w:rsidP="00871923">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 xml:space="preserve">As </w:t>
      </w:r>
    </w:p>
    <w:p w14:paraId="4C176DA3" w14:textId="6D34460D" w:rsidR="0065506C" w:rsidRPr="009E372D" w:rsidRDefault="005C1B30"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 xml:space="preserve">As </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xml:space="preserve">. Educational </w:t>
      </w:r>
      <w:r w:rsidRPr="00480DA1">
        <w:rPr>
          <w:rFonts w:ascii="Times New Roman" w:hAnsi="Times New Roman" w:cs="Times New Roman"/>
          <w:noProof/>
          <w:sz w:val="24"/>
          <w:szCs w:val="24"/>
        </w:rPr>
        <w:lastRenderedPageBreak/>
        <w:t>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w:t>
      </w:r>
      <w:r w:rsidRPr="00480DA1">
        <w:rPr>
          <w:rFonts w:ascii="Times New Roman" w:hAnsi="Times New Roman" w:cs="Times New Roman"/>
          <w:noProof/>
          <w:sz w:val="24"/>
          <w:szCs w:val="24"/>
        </w:rPr>
        <w:lastRenderedPageBreak/>
        <w:t xml:space="preserve">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F5C"/>
    <w:rsid w:val="0000716F"/>
    <w:rsid w:val="00007278"/>
    <w:rsid w:val="0000734A"/>
    <w:rsid w:val="00007577"/>
    <w:rsid w:val="00010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9A2"/>
    <w:rsid w:val="00091E31"/>
    <w:rsid w:val="0009232F"/>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2F3B"/>
    <w:rsid w:val="000A3EDD"/>
    <w:rsid w:val="000A4953"/>
    <w:rsid w:val="000A49C9"/>
    <w:rsid w:val="000A53C6"/>
    <w:rsid w:val="000A5655"/>
    <w:rsid w:val="000A5B5E"/>
    <w:rsid w:val="000A5B85"/>
    <w:rsid w:val="000A626F"/>
    <w:rsid w:val="000A65C5"/>
    <w:rsid w:val="000A6BCE"/>
    <w:rsid w:val="000A7E3C"/>
    <w:rsid w:val="000B09FA"/>
    <w:rsid w:val="000B1308"/>
    <w:rsid w:val="000B1C97"/>
    <w:rsid w:val="000B2015"/>
    <w:rsid w:val="000B22AE"/>
    <w:rsid w:val="000B23E3"/>
    <w:rsid w:val="000B3237"/>
    <w:rsid w:val="000B3484"/>
    <w:rsid w:val="000B3DE1"/>
    <w:rsid w:val="000B44B7"/>
    <w:rsid w:val="000B49D4"/>
    <w:rsid w:val="000B4A0C"/>
    <w:rsid w:val="000B711F"/>
    <w:rsid w:val="000B7434"/>
    <w:rsid w:val="000B7987"/>
    <w:rsid w:val="000B7A69"/>
    <w:rsid w:val="000C0044"/>
    <w:rsid w:val="000C00B1"/>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6D2"/>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3998"/>
    <w:rsid w:val="00153CCA"/>
    <w:rsid w:val="0015497B"/>
    <w:rsid w:val="001555A0"/>
    <w:rsid w:val="001555C5"/>
    <w:rsid w:val="0015741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C62"/>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B6C"/>
    <w:rsid w:val="001C3CF6"/>
    <w:rsid w:val="001C3F41"/>
    <w:rsid w:val="001C4D16"/>
    <w:rsid w:val="001C55FA"/>
    <w:rsid w:val="001C566C"/>
    <w:rsid w:val="001C61FC"/>
    <w:rsid w:val="001C6C85"/>
    <w:rsid w:val="001C6F17"/>
    <w:rsid w:val="001C7352"/>
    <w:rsid w:val="001C7399"/>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3AC"/>
    <w:rsid w:val="0026349A"/>
    <w:rsid w:val="00263DC0"/>
    <w:rsid w:val="0026434F"/>
    <w:rsid w:val="00265047"/>
    <w:rsid w:val="00265E4A"/>
    <w:rsid w:val="002666E3"/>
    <w:rsid w:val="00266771"/>
    <w:rsid w:val="00266F0D"/>
    <w:rsid w:val="002676F1"/>
    <w:rsid w:val="00270138"/>
    <w:rsid w:val="00270185"/>
    <w:rsid w:val="0027065D"/>
    <w:rsid w:val="0027097F"/>
    <w:rsid w:val="002719A4"/>
    <w:rsid w:val="00271C5E"/>
    <w:rsid w:val="00272527"/>
    <w:rsid w:val="00273BD0"/>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44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0C6"/>
    <w:rsid w:val="002A5250"/>
    <w:rsid w:val="002A5DAB"/>
    <w:rsid w:val="002A5F0E"/>
    <w:rsid w:val="002A6561"/>
    <w:rsid w:val="002A71A2"/>
    <w:rsid w:val="002A739F"/>
    <w:rsid w:val="002A7A79"/>
    <w:rsid w:val="002B0071"/>
    <w:rsid w:val="002B1517"/>
    <w:rsid w:val="002B1D2A"/>
    <w:rsid w:val="002B1DFD"/>
    <w:rsid w:val="002B204E"/>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82395"/>
    <w:rsid w:val="003846DA"/>
    <w:rsid w:val="003854F1"/>
    <w:rsid w:val="003855AC"/>
    <w:rsid w:val="003855CD"/>
    <w:rsid w:val="00385A90"/>
    <w:rsid w:val="00385F44"/>
    <w:rsid w:val="00385FC0"/>
    <w:rsid w:val="00390D65"/>
    <w:rsid w:val="00390DB8"/>
    <w:rsid w:val="00391160"/>
    <w:rsid w:val="00391887"/>
    <w:rsid w:val="00391CEF"/>
    <w:rsid w:val="00392146"/>
    <w:rsid w:val="003922E9"/>
    <w:rsid w:val="00393915"/>
    <w:rsid w:val="00393DFB"/>
    <w:rsid w:val="0039462B"/>
    <w:rsid w:val="00394BA0"/>
    <w:rsid w:val="003957DA"/>
    <w:rsid w:val="003957EF"/>
    <w:rsid w:val="00397299"/>
    <w:rsid w:val="00397483"/>
    <w:rsid w:val="00397A2E"/>
    <w:rsid w:val="00397B07"/>
    <w:rsid w:val="00397F47"/>
    <w:rsid w:val="003A0260"/>
    <w:rsid w:val="003A1189"/>
    <w:rsid w:val="003A1BDD"/>
    <w:rsid w:val="003A25C1"/>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312"/>
    <w:rsid w:val="003D36B4"/>
    <w:rsid w:val="003D39C6"/>
    <w:rsid w:val="003D3A89"/>
    <w:rsid w:val="003D4EF0"/>
    <w:rsid w:val="003D5D3B"/>
    <w:rsid w:val="003D60DA"/>
    <w:rsid w:val="003D7F8E"/>
    <w:rsid w:val="003E06EB"/>
    <w:rsid w:val="003E0E2A"/>
    <w:rsid w:val="003E1CA7"/>
    <w:rsid w:val="003E2CF0"/>
    <w:rsid w:val="003E365E"/>
    <w:rsid w:val="003E3E04"/>
    <w:rsid w:val="003E424C"/>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179F"/>
    <w:rsid w:val="004627C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5C7C"/>
    <w:rsid w:val="004B6A4F"/>
    <w:rsid w:val="004B6AAD"/>
    <w:rsid w:val="004B72F4"/>
    <w:rsid w:val="004C08F5"/>
    <w:rsid w:val="004C0B5A"/>
    <w:rsid w:val="004C18C3"/>
    <w:rsid w:val="004C2935"/>
    <w:rsid w:val="004C3AF2"/>
    <w:rsid w:val="004C3E55"/>
    <w:rsid w:val="004C4466"/>
    <w:rsid w:val="004C457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3B08"/>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3261"/>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1FAA"/>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532E"/>
    <w:rsid w:val="006A68FA"/>
    <w:rsid w:val="006A6AC0"/>
    <w:rsid w:val="006B0752"/>
    <w:rsid w:val="006B0CD3"/>
    <w:rsid w:val="006B1CF1"/>
    <w:rsid w:val="006B28B6"/>
    <w:rsid w:val="006B2A5E"/>
    <w:rsid w:val="006B3FB4"/>
    <w:rsid w:val="006B453B"/>
    <w:rsid w:val="006B496E"/>
    <w:rsid w:val="006B5D49"/>
    <w:rsid w:val="006B65EE"/>
    <w:rsid w:val="006B6F3F"/>
    <w:rsid w:val="006B7069"/>
    <w:rsid w:val="006C051E"/>
    <w:rsid w:val="006C0900"/>
    <w:rsid w:val="006C178F"/>
    <w:rsid w:val="006C2CE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6F7D3A"/>
    <w:rsid w:val="007009D9"/>
    <w:rsid w:val="00700B3E"/>
    <w:rsid w:val="00705450"/>
    <w:rsid w:val="007068ED"/>
    <w:rsid w:val="007071BE"/>
    <w:rsid w:val="00707EDC"/>
    <w:rsid w:val="0071051E"/>
    <w:rsid w:val="00711389"/>
    <w:rsid w:val="00711507"/>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088F"/>
    <w:rsid w:val="007829DC"/>
    <w:rsid w:val="00782C75"/>
    <w:rsid w:val="00783A14"/>
    <w:rsid w:val="00783A44"/>
    <w:rsid w:val="00783CE9"/>
    <w:rsid w:val="0078408C"/>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7099"/>
    <w:rsid w:val="007A72E1"/>
    <w:rsid w:val="007A7671"/>
    <w:rsid w:val="007A778D"/>
    <w:rsid w:val="007B1812"/>
    <w:rsid w:val="007B1DE3"/>
    <w:rsid w:val="007B284E"/>
    <w:rsid w:val="007B29D4"/>
    <w:rsid w:val="007B3B4B"/>
    <w:rsid w:val="007B3B72"/>
    <w:rsid w:val="007B3D04"/>
    <w:rsid w:val="007B42D0"/>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3AE"/>
    <w:rsid w:val="007E5E4E"/>
    <w:rsid w:val="007E7B84"/>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5A63"/>
    <w:rsid w:val="00836333"/>
    <w:rsid w:val="00836929"/>
    <w:rsid w:val="0083704C"/>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6BA"/>
    <w:rsid w:val="00857B65"/>
    <w:rsid w:val="008610CA"/>
    <w:rsid w:val="00861271"/>
    <w:rsid w:val="00861FC4"/>
    <w:rsid w:val="008627DC"/>
    <w:rsid w:val="00862BF1"/>
    <w:rsid w:val="00863784"/>
    <w:rsid w:val="00864BBA"/>
    <w:rsid w:val="008659D5"/>
    <w:rsid w:val="00865D69"/>
    <w:rsid w:val="0086677C"/>
    <w:rsid w:val="00867A73"/>
    <w:rsid w:val="00871260"/>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1DC"/>
    <w:rsid w:val="008F2514"/>
    <w:rsid w:val="008F2A3A"/>
    <w:rsid w:val="008F48AE"/>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2BE"/>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4D0"/>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5E11"/>
    <w:rsid w:val="00A47745"/>
    <w:rsid w:val="00A4778B"/>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DCA"/>
    <w:rsid w:val="00A903CF"/>
    <w:rsid w:val="00A90D9E"/>
    <w:rsid w:val="00A91105"/>
    <w:rsid w:val="00A911D4"/>
    <w:rsid w:val="00A928EC"/>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4AF9"/>
    <w:rsid w:val="00AD56A8"/>
    <w:rsid w:val="00AD7597"/>
    <w:rsid w:val="00AD7651"/>
    <w:rsid w:val="00AD7679"/>
    <w:rsid w:val="00AD7A33"/>
    <w:rsid w:val="00AE20FA"/>
    <w:rsid w:val="00AE28F2"/>
    <w:rsid w:val="00AE5A1B"/>
    <w:rsid w:val="00AE684B"/>
    <w:rsid w:val="00AE691B"/>
    <w:rsid w:val="00AF06FC"/>
    <w:rsid w:val="00AF1235"/>
    <w:rsid w:val="00AF20A1"/>
    <w:rsid w:val="00AF4C5B"/>
    <w:rsid w:val="00AF4CE8"/>
    <w:rsid w:val="00AF721C"/>
    <w:rsid w:val="00AF725A"/>
    <w:rsid w:val="00AF739C"/>
    <w:rsid w:val="00AF75CC"/>
    <w:rsid w:val="00AF776D"/>
    <w:rsid w:val="00AF7A56"/>
    <w:rsid w:val="00AF7FA7"/>
    <w:rsid w:val="00B01BE2"/>
    <w:rsid w:val="00B028BD"/>
    <w:rsid w:val="00B02E20"/>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1DC2"/>
    <w:rsid w:val="00B7258C"/>
    <w:rsid w:val="00B728B0"/>
    <w:rsid w:val="00B72FA0"/>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5B1"/>
    <w:rsid w:val="00BE7D60"/>
    <w:rsid w:val="00BF0203"/>
    <w:rsid w:val="00BF0DC1"/>
    <w:rsid w:val="00BF19BC"/>
    <w:rsid w:val="00BF3595"/>
    <w:rsid w:val="00BF3817"/>
    <w:rsid w:val="00BF3878"/>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3064F"/>
    <w:rsid w:val="00C30FE7"/>
    <w:rsid w:val="00C314C5"/>
    <w:rsid w:val="00C31729"/>
    <w:rsid w:val="00C3291D"/>
    <w:rsid w:val="00C330F2"/>
    <w:rsid w:val="00C34339"/>
    <w:rsid w:val="00C37A55"/>
    <w:rsid w:val="00C406C3"/>
    <w:rsid w:val="00C408E0"/>
    <w:rsid w:val="00C40982"/>
    <w:rsid w:val="00C40DE7"/>
    <w:rsid w:val="00C42004"/>
    <w:rsid w:val="00C4209D"/>
    <w:rsid w:val="00C4213A"/>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9E7"/>
    <w:rsid w:val="00CC7BC9"/>
    <w:rsid w:val="00CD0263"/>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1108"/>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4DC9"/>
    <w:rsid w:val="00D65BAF"/>
    <w:rsid w:val="00D65FD3"/>
    <w:rsid w:val="00D66DF6"/>
    <w:rsid w:val="00D66FC3"/>
    <w:rsid w:val="00D672FE"/>
    <w:rsid w:val="00D67547"/>
    <w:rsid w:val="00D67598"/>
    <w:rsid w:val="00D675FF"/>
    <w:rsid w:val="00D67EA0"/>
    <w:rsid w:val="00D67F2C"/>
    <w:rsid w:val="00D7211A"/>
    <w:rsid w:val="00D73811"/>
    <w:rsid w:val="00D73D72"/>
    <w:rsid w:val="00D750CB"/>
    <w:rsid w:val="00D75975"/>
    <w:rsid w:val="00D76187"/>
    <w:rsid w:val="00D7668F"/>
    <w:rsid w:val="00D77C52"/>
    <w:rsid w:val="00D77DB5"/>
    <w:rsid w:val="00D81A04"/>
    <w:rsid w:val="00D81B41"/>
    <w:rsid w:val="00D824C7"/>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9EB"/>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8D3"/>
    <w:rsid w:val="00DE1E97"/>
    <w:rsid w:val="00DE21F4"/>
    <w:rsid w:val="00DE26CC"/>
    <w:rsid w:val="00DE3F1A"/>
    <w:rsid w:val="00DE4B59"/>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27C"/>
    <w:rsid w:val="00E04734"/>
    <w:rsid w:val="00E04C86"/>
    <w:rsid w:val="00E05421"/>
    <w:rsid w:val="00E05D5B"/>
    <w:rsid w:val="00E06778"/>
    <w:rsid w:val="00E102D9"/>
    <w:rsid w:val="00E107EA"/>
    <w:rsid w:val="00E10E24"/>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2C6"/>
    <w:rsid w:val="00FB45B6"/>
    <w:rsid w:val="00FB46A6"/>
    <w:rsid w:val="00FB471F"/>
    <w:rsid w:val="00FB4FC4"/>
    <w:rsid w:val="00FB5640"/>
    <w:rsid w:val="00FB6BE4"/>
    <w:rsid w:val="00FB6E84"/>
    <w:rsid w:val="00FB79B7"/>
    <w:rsid w:val="00FB7BD0"/>
    <w:rsid w:val="00FC00E5"/>
    <w:rsid w:val="00FC0B53"/>
    <w:rsid w:val="00FC0BE5"/>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D028D"/>
    <w:rsid w:val="00FD07A5"/>
    <w:rsid w:val="00FD0919"/>
    <w:rsid w:val="00FD0A7B"/>
    <w:rsid w:val="00FD1DE9"/>
    <w:rsid w:val="00FD1EB7"/>
    <w:rsid w:val="00FD215F"/>
    <w:rsid w:val="00FD26A0"/>
    <w:rsid w:val="00FD2DE5"/>
    <w:rsid w:val="00FD3145"/>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02E"/>
    <w:rsid w:val="00FE64B2"/>
    <w:rsid w:val="00FE64FA"/>
    <w:rsid w:val="00FE6EFC"/>
    <w:rsid w:val="00FE79B8"/>
    <w:rsid w:val="00FE7CE1"/>
    <w:rsid w:val="00FE7F78"/>
    <w:rsid w:val="00FF1017"/>
    <w:rsid w:val="00FF1BB8"/>
    <w:rsid w:val="00FF30BA"/>
    <w:rsid w:val="00FF3316"/>
    <w:rsid w:val="00FF336B"/>
    <w:rsid w:val="00FF36AB"/>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jp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TotalTime>
  <Pages>68</Pages>
  <Words>38471</Words>
  <Characters>219285</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77</cp:revision>
  <cp:lastPrinted>2021-04-08T07:26:00Z</cp:lastPrinted>
  <dcterms:created xsi:type="dcterms:W3CDTF">2021-03-18T07:48:00Z</dcterms:created>
  <dcterms:modified xsi:type="dcterms:W3CDTF">2021-04-1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